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BADC51" w14:textId="0D82F5B1" w:rsidR="000002E1" w:rsidRPr="00DC7607" w:rsidRDefault="008D3985" w:rsidP="000002E1">
      <w:pPr>
        <w:tabs>
          <w:tab w:val="left" w:pos="8566"/>
        </w:tabs>
      </w:pPr>
      <w:r>
        <w:rPr>
          <w:color w:val="FF0000"/>
        </w:rPr>
        <w:t>Supplemental</w:t>
      </w:r>
      <w:bookmarkStart w:id="0" w:name="_GoBack"/>
      <w:bookmarkEnd w:id="0"/>
      <w:r w:rsidR="000002E1" w:rsidRPr="00F304D3">
        <w:rPr>
          <w:color w:val="FF0000"/>
        </w:rPr>
        <w:t xml:space="preserve"> Table 3</w:t>
      </w:r>
      <w:r w:rsidR="000002E1" w:rsidRPr="006D6170">
        <w:t>.</w:t>
      </w:r>
      <w:r w:rsidR="000002E1">
        <w:t xml:space="preserve"> </w:t>
      </w:r>
      <w:r w:rsidR="000002E1" w:rsidRPr="00DC7607">
        <w:t xml:space="preserve">Methodological </w:t>
      </w:r>
      <w:r w:rsidR="000002E1">
        <w:t>Quality and Synthesis of Case Series and Case Reports System</w:t>
      </w:r>
      <w:r w:rsidR="000002E1">
        <w:fldChar w:fldCharType="begin"/>
      </w:r>
      <w:r w:rsidR="000002E1">
        <w:instrText>ADDIN RW.CITE{{18123 Murad,M.H. 2018}}</w:instrText>
      </w:r>
      <w:r w:rsidR="000002E1">
        <w:fldChar w:fldCharType="separate"/>
      </w:r>
      <w:r w:rsidR="000002E1" w:rsidRPr="00273A7F">
        <w:rPr>
          <w:rFonts w:eastAsia="Times New Roman"/>
        </w:rPr>
        <w:t>(10)</w:t>
      </w:r>
      <w:r w:rsidR="000002E1">
        <w:fldChar w:fldCharType="end"/>
      </w:r>
      <w:r w:rsidR="000002E1">
        <w:t xml:space="preserve"> </w:t>
      </w:r>
    </w:p>
    <w:tbl>
      <w:tblPr>
        <w:tblStyle w:val="TableGrid"/>
        <w:tblW w:w="11070" w:type="dxa"/>
        <w:tblInd w:w="-98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35"/>
        <w:gridCol w:w="3023"/>
        <w:gridCol w:w="1260"/>
        <w:gridCol w:w="1080"/>
        <w:gridCol w:w="1440"/>
        <w:gridCol w:w="2832"/>
      </w:tblGrid>
      <w:tr w:rsidR="000002E1" w14:paraId="77AAE6D5" w14:textId="77777777" w:rsidTr="00951DD9">
        <w:trPr>
          <w:trHeight w:val="530"/>
        </w:trPr>
        <w:tc>
          <w:tcPr>
            <w:tcW w:w="1435" w:type="dxa"/>
            <w:vMerge w:val="restart"/>
          </w:tcPr>
          <w:p w14:paraId="1BA2B62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uthor</w:t>
            </w:r>
          </w:p>
        </w:tc>
        <w:tc>
          <w:tcPr>
            <w:tcW w:w="3023" w:type="dxa"/>
          </w:tcPr>
          <w:p w14:paraId="4C333F9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election</w:t>
            </w:r>
          </w:p>
        </w:tc>
        <w:tc>
          <w:tcPr>
            <w:tcW w:w="2340" w:type="dxa"/>
            <w:gridSpan w:val="2"/>
          </w:tcPr>
          <w:p w14:paraId="651AD95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Ascertainment</w:t>
            </w:r>
          </w:p>
        </w:tc>
        <w:tc>
          <w:tcPr>
            <w:tcW w:w="1440" w:type="dxa"/>
          </w:tcPr>
          <w:p w14:paraId="52107BD4" w14:textId="77777777" w:rsidR="000002E1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usality</w:t>
            </w:r>
          </w:p>
        </w:tc>
        <w:tc>
          <w:tcPr>
            <w:tcW w:w="2832" w:type="dxa"/>
          </w:tcPr>
          <w:p w14:paraId="5D6B47B6" w14:textId="77777777" w:rsidR="000002E1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Reporting</w:t>
            </w:r>
          </w:p>
        </w:tc>
      </w:tr>
      <w:tr w:rsidR="000002E1" w14:paraId="0747053D" w14:textId="77777777" w:rsidTr="00951DD9">
        <w:trPr>
          <w:trHeight w:val="530"/>
        </w:trPr>
        <w:tc>
          <w:tcPr>
            <w:tcW w:w="1435" w:type="dxa"/>
            <w:vMerge/>
          </w:tcPr>
          <w:p w14:paraId="726671C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023" w:type="dxa"/>
          </w:tcPr>
          <w:p w14:paraId="5F282853" w14:textId="77777777" w:rsidR="000002E1" w:rsidRPr="00A02398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Does the patient(s) represent(s) the whole experience of the investigator (</w:t>
            </w:r>
            <w:proofErr w:type="spellStart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centre</w:t>
            </w:r>
            <w:proofErr w:type="spellEnd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) or is the selection method unclear to the extent</w:t>
            </w:r>
          </w:p>
          <w:p w14:paraId="229FDF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that</w:t>
            </w:r>
            <w:proofErr w:type="gramEnd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 xml:space="preserve"> other patients with similar presentation may not have been reported?</w:t>
            </w:r>
          </w:p>
        </w:tc>
        <w:tc>
          <w:tcPr>
            <w:tcW w:w="1260" w:type="dxa"/>
          </w:tcPr>
          <w:p w14:paraId="6A41B82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Was the exposure adequately ascertained?</w:t>
            </w:r>
          </w:p>
        </w:tc>
        <w:tc>
          <w:tcPr>
            <w:tcW w:w="1080" w:type="dxa"/>
          </w:tcPr>
          <w:p w14:paraId="7643C00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Was the outcome adequately ascertained?</w:t>
            </w:r>
          </w:p>
        </w:tc>
        <w:tc>
          <w:tcPr>
            <w:tcW w:w="1440" w:type="dxa"/>
          </w:tcPr>
          <w:p w14:paraId="202BE94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Was follow-up long enough for outcomes to occur?</w:t>
            </w:r>
          </w:p>
        </w:tc>
        <w:tc>
          <w:tcPr>
            <w:tcW w:w="2832" w:type="dxa"/>
          </w:tcPr>
          <w:p w14:paraId="4FA00202" w14:textId="77777777" w:rsidR="000002E1" w:rsidRPr="00A02398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Is the case(s) described with sufficient details to allow other investigators to replicate the research or to allow practitioners make</w:t>
            </w:r>
          </w:p>
          <w:p w14:paraId="4879E4B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>inferences</w:t>
            </w:r>
            <w:proofErr w:type="gramEnd"/>
            <w:r w:rsidRPr="00A02398">
              <w:rPr>
                <w:rFonts w:ascii="Times New Roman" w:hAnsi="Times New Roman" w:cs="Times New Roman"/>
                <w:sz w:val="16"/>
                <w:szCs w:val="16"/>
              </w:rPr>
              <w:t xml:space="preserve"> related to their own practice?</w:t>
            </w:r>
          </w:p>
        </w:tc>
      </w:tr>
      <w:tr w:rsidR="000002E1" w14:paraId="3589B692" w14:textId="77777777" w:rsidTr="00951DD9">
        <w:tc>
          <w:tcPr>
            <w:tcW w:w="1435" w:type="dxa"/>
          </w:tcPr>
          <w:p w14:paraId="4AA0ABB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Agarwal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7 Agarwal,M.P. 201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0E8219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45D415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8A1B71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EFA0E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A1A7F1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215F0F4C" w14:textId="77777777" w:rsidTr="00951DD9">
        <w:trPr>
          <w:trHeight w:val="116"/>
        </w:trPr>
        <w:tc>
          <w:tcPr>
            <w:tcW w:w="1435" w:type="dxa"/>
          </w:tcPr>
          <w:p w14:paraId="7F2DE17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hmad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6 Ahmad,Z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3)</w:t>
            </w:r>
            <w:r>
              <w:rPr>
                <w:sz w:val="16"/>
                <w:szCs w:val="16"/>
              </w:rPr>
              <w:fldChar w:fldCharType="end"/>
            </w: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3023" w:type="dxa"/>
          </w:tcPr>
          <w:p w14:paraId="1E30928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872840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C4027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42C0EB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93D57D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F52D51F" w14:textId="77777777" w:rsidTr="00951DD9">
        <w:tc>
          <w:tcPr>
            <w:tcW w:w="1435" w:type="dxa"/>
          </w:tcPr>
          <w:p w14:paraId="56DAA1B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ma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5 Amara,M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C79B6E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46B81B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B5BCD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BF6E5E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9DE46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C0BEF77" w14:textId="77777777" w:rsidTr="00951DD9">
        <w:tc>
          <w:tcPr>
            <w:tcW w:w="1435" w:type="dxa"/>
          </w:tcPr>
          <w:p w14:paraId="57C6F1D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4 Andreasen,T.J. 200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639587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103BB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7382C2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1031C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F6475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78296E4" w14:textId="77777777" w:rsidTr="00951DD9">
        <w:tc>
          <w:tcPr>
            <w:tcW w:w="1435" w:type="dxa"/>
          </w:tcPr>
          <w:p w14:paraId="20EE8C3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reval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3 Arevalo,J.M. 199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A84CC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3B58DF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714F54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A11B05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3A762B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DE9A93C" w14:textId="77777777" w:rsidTr="00951DD9">
        <w:tc>
          <w:tcPr>
            <w:tcW w:w="1435" w:type="dxa"/>
          </w:tcPr>
          <w:p w14:paraId="07E37A3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Arnaiz</w:t>
            </w:r>
            <w:proofErr w:type="spellEnd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-Garci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2 Arnaiz-Garcia, M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CD3DA6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66EA67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DF5FA0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085B89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507F90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58E6BD8C" w14:textId="77777777" w:rsidTr="00951DD9">
        <w:tc>
          <w:tcPr>
            <w:tcW w:w="1435" w:type="dxa"/>
          </w:tcPr>
          <w:p w14:paraId="280E29E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endapud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1 Bendapudi,P.K. 201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426A6B3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7A0173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3A6701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327128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CFE754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79672EC2" w14:textId="77777777" w:rsidTr="00951DD9">
        <w:tc>
          <w:tcPr>
            <w:tcW w:w="1435" w:type="dxa"/>
          </w:tcPr>
          <w:p w14:paraId="270295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hatt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0 Bhatti,U.F. 2019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91B057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CAE096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0BABF72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F35969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25DF0FA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C6E4D69" w14:textId="77777777" w:rsidTr="00951DD9">
        <w:tc>
          <w:tcPr>
            <w:tcW w:w="1435" w:type="dxa"/>
          </w:tcPr>
          <w:p w14:paraId="0679CD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ischof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9 Bischof,J.E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9C1053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CF144C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EE94D0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73DF11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5E570BD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F9F3C12" w14:textId="77777777" w:rsidTr="00951DD9">
        <w:tc>
          <w:tcPr>
            <w:tcW w:w="1435" w:type="dxa"/>
          </w:tcPr>
          <w:p w14:paraId="3E9C9D3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oller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8 Bollero,D. 201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94852A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69773F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B486D0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48C468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347B0C9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F77E7DF" w14:textId="77777777" w:rsidTr="00951DD9">
        <w:tc>
          <w:tcPr>
            <w:tcW w:w="1435" w:type="dxa"/>
          </w:tcPr>
          <w:p w14:paraId="4AD06D5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Borge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7 Borges,L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9002EC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70F3F4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EFBE02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FD35C6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A8D07F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C0973BC" w14:textId="77777777" w:rsidTr="00951DD9">
        <w:tc>
          <w:tcPr>
            <w:tcW w:w="1435" w:type="dxa"/>
          </w:tcPr>
          <w:p w14:paraId="16073EF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as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6 Chasan,P.E. 199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F0835B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9029EF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498C3D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39D063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A0424E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8F8A39E" w14:textId="77777777" w:rsidTr="00951DD9">
        <w:tc>
          <w:tcPr>
            <w:tcW w:w="1435" w:type="dxa"/>
          </w:tcPr>
          <w:p w14:paraId="71A9D2C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oi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5 Choi,H.J. 2005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B071FB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B577A3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5F8F45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AC35FD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4407C9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086E454" w14:textId="77777777" w:rsidTr="00951DD9">
        <w:tc>
          <w:tcPr>
            <w:tcW w:w="1435" w:type="dxa"/>
          </w:tcPr>
          <w:p w14:paraId="05A9BA6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ristianse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4 Christiansen,C.B. 201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B61626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209DB5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F30A07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78841A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214C8B4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AFBEB5E" w14:textId="77777777" w:rsidTr="00951DD9">
        <w:tc>
          <w:tcPr>
            <w:tcW w:w="1435" w:type="dxa"/>
          </w:tcPr>
          <w:p w14:paraId="21F2285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h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3 Chu,D.Z. 198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202191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589B43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ED37D8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28415F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04C523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0005563" w14:textId="77777777" w:rsidTr="00951DD9">
        <w:tc>
          <w:tcPr>
            <w:tcW w:w="1435" w:type="dxa"/>
          </w:tcPr>
          <w:p w14:paraId="7D813CA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Cone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2 Cone,L.A. 200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1FFDFA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0338E8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4F0168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99E17E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5108F73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318F855C" w14:textId="77777777" w:rsidTr="00951DD9">
        <w:tc>
          <w:tcPr>
            <w:tcW w:w="1435" w:type="dxa"/>
          </w:tcPr>
          <w:p w14:paraId="07D8AC7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utzenberg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90 Dautzenberg,K.H.W.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2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E5CB0C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4F6F64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1529A7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8FBD80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409BBC3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D5C6508" w14:textId="77777777" w:rsidTr="00951DD9">
        <w:tc>
          <w:tcPr>
            <w:tcW w:w="1435" w:type="dxa"/>
          </w:tcPr>
          <w:p w14:paraId="69FBE0E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2100E3">
              <w:rPr>
                <w:rFonts w:ascii="Times New Roman" w:hAnsi="Times New Roman" w:cs="Times New Roman"/>
                <w:sz w:val="16"/>
                <w:szCs w:val="16"/>
              </w:rPr>
              <w:t>Dav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9 Davis,M.D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EF0E1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A0314A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33D84A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A178124" w14:textId="77777777" w:rsidR="000002E1" w:rsidRPr="002100E3" w:rsidRDefault="000002E1" w:rsidP="00951DD9">
            <w:pPr>
              <w:tabs>
                <w:tab w:val="left" w:pos="8566"/>
              </w:tabs>
              <w:ind w:right="222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2C226F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A58AF17" w14:textId="77777777" w:rsidTr="00951DD9">
        <w:tc>
          <w:tcPr>
            <w:tcW w:w="1435" w:type="dxa"/>
          </w:tcPr>
          <w:p w14:paraId="0C9CC55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 Salvi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8 De Salvia, A. 200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54A841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6B9A9F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BBA334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14E471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30A39D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4A4434FC" w14:textId="77777777" w:rsidTr="00951DD9">
        <w:tc>
          <w:tcPr>
            <w:tcW w:w="1435" w:type="dxa"/>
          </w:tcPr>
          <w:p w14:paraId="7741C69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dy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7 Dedy,N.J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16D944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3DD815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3B8C15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1DF4BA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3E652B8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ECDD7A8" w14:textId="77777777" w:rsidTr="00951DD9">
        <w:tc>
          <w:tcPr>
            <w:tcW w:w="1435" w:type="dxa"/>
          </w:tcPr>
          <w:p w14:paraId="35B177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esai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6 Desai,S.S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45354E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BEE1C6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8C3A11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406A4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4DF0ED5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45AF4762" w14:textId="77777777" w:rsidTr="00951DD9">
        <w:tc>
          <w:tcPr>
            <w:tcW w:w="1435" w:type="dxa"/>
          </w:tcPr>
          <w:p w14:paraId="29D7129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uteill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5 Duteille,F. 200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AF0D41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404664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77D4339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2CC0F7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97AC39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53AB5DD" w14:textId="77777777" w:rsidTr="00951DD9">
        <w:tc>
          <w:tcPr>
            <w:tcW w:w="1435" w:type="dxa"/>
          </w:tcPr>
          <w:p w14:paraId="7052634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Dykst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4 Dykstra,B.L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3B76B1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E952C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BEA31F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28B490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47CDD1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D7B5AFA" w14:textId="77777777" w:rsidTr="00951DD9">
        <w:tc>
          <w:tcPr>
            <w:tcW w:w="1435" w:type="dxa"/>
          </w:tcPr>
          <w:p w14:paraId="585FB87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El-</w:t>
            </w: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Agwany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3 El-Agwany, A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B33F37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30FCDF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05E076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24EBF8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2157D7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A8B2C1E" w14:textId="77777777" w:rsidTr="00951DD9">
        <w:trPr>
          <w:trHeight w:val="79"/>
        </w:trPr>
        <w:tc>
          <w:tcPr>
            <w:tcW w:w="1435" w:type="dxa"/>
          </w:tcPr>
          <w:p w14:paraId="305E28B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End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2 Endo,A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74D1D7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46F68E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117E1C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C3E295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17C4234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7C499B5" w14:textId="77777777" w:rsidTr="00951DD9">
        <w:tc>
          <w:tcPr>
            <w:tcW w:w="1435" w:type="dxa"/>
          </w:tcPr>
          <w:p w14:paraId="2828715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Eng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1 Eng,P.C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291B6E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B23A08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0D138C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57AE6F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6FB0A3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94C8FDE" w14:textId="77777777" w:rsidTr="00951DD9">
        <w:tc>
          <w:tcPr>
            <w:tcW w:w="1435" w:type="dxa"/>
          </w:tcPr>
          <w:p w14:paraId="3C497C8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Fonkou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80 Fonkoua,L.K. 2019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3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A3B6E0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4FA0A9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77443B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25620D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D379B4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78E8CE3" w14:textId="77777777" w:rsidTr="00951DD9">
        <w:tc>
          <w:tcPr>
            <w:tcW w:w="1435" w:type="dxa"/>
          </w:tcPr>
          <w:p w14:paraId="7937FD6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ast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9 Gast,T. 200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4015CB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34FB67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418048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8721D9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CE5D0F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DA5F264" w14:textId="77777777" w:rsidTr="00951DD9">
        <w:tc>
          <w:tcPr>
            <w:tcW w:w="1435" w:type="dxa"/>
          </w:tcPr>
          <w:p w14:paraId="62BFD5A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Gauch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8 Gaucher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47444C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B80643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791294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6E99BC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B0AF00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67ABBE5" w14:textId="77777777" w:rsidTr="00951DD9">
        <w:tc>
          <w:tcPr>
            <w:tcW w:w="1435" w:type="dxa"/>
          </w:tcPr>
          <w:p w14:paraId="3250974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Ghosh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7 Ghosh,S. 201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8C789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A02555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69085B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167277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D627DA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701AA7A" w14:textId="77777777" w:rsidTr="00951DD9">
        <w:tc>
          <w:tcPr>
            <w:tcW w:w="1435" w:type="dxa"/>
          </w:tcPr>
          <w:p w14:paraId="4D87065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ge-Sleim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6 Hage-Sleiman, M 2019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00A789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CC11BE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758986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CDC85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2EE320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0AFA1E9" w14:textId="77777777" w:rsidTr="00951DD9">
        <w:tc>
          <w:tcPr>
            <w:tcW w:w="1435" w:type="dxa"/>
          </w:tcPr>
          <w:p w14:paraId="15F6012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giy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5 Hagiya,H. 2013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99738A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965C97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0EFCAA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A3E47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2451E7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BC31BC9" w14:textId="77777777" w:rsidTr="00951DD9">
        <w:tc>
          <w:tcPr>
            <w:tcW w:w="1435" w:type="dxa"/>
          </w:tcPr>
          <w:p w14:paraId="1CE3553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Har</w:t>
            </w:r>
            <w:proofErr w:type="spellEnd"/>
            <w:r>
              <w:rPr>
                <w:rFonts w:ascii="Times New Roman" w:hAnsi="Times New Roman" w:cs="Times New Roman"/>
                <w:sz w:val="16"/>
                <w:szCs w:val="16"/>
              </w:rPr>
              <w:t>-El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4 Har-El, G 199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84801D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D7C0C3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AED9C2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88B8B6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6C6F0FE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020F27D" w14:textId="77777777" w:rsidTr="00951DD9">
        <w:tc>
          <w:tcPr>
            <w:tcW w:w="1435" w:type="dxa"/>
          </w:tcPr>
          <w:p w14:paraId="070DF7D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ass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3 Hassan,Z. 200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DE8C1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5637E8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4F8EE8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CE4B9A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DB3A72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F74022A" w14:textId="77777777" w:rsidTr="00951DD9">
        <w:tc>
          <w:tcPr>
            <w:tcW w:w="1435" w:type="dxa"/>
          </w:tcPr>
          <w:p w14:paraId="7B03856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Hautekeet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2 Hautekeete,M.L. 198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121415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3D3A12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8DA687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DE6EE3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F4D319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96ADBAF" w14:textId="77777777" w:rsidTr="00951DD9">
        <w:tc>
          <w:tcPr>
            <w:tcW w:w="1435" w:type="dxa"/>
          </w:tcPr>
          <w:p w14:paraId="7083C15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erzog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1 Herzog,J.L. 201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99D671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688F5F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F519E7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938ED8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7FC699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8DD262B" w14:textId="77777777" w:rsidTr="00951DD9">
        <w:tc>
          <w:tcPr>
            <w:tcW w:w="1435" w:type="dxa"/>
          </w:tcPr>
          <w:p w14:paraId="237A93A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Hogart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8 Hogarth,D.B.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4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07F47A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DECD7A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22197FB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745D18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5C84AC9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EDD7B03" w14:textId="77777777" w:rsidTr="00951DD9">
        <w:tc>
          <w:tcPr>
            <w:tcW w:w="1435" w:type="dxa"/>
          </w:tcPr>
          <w:p w14:paraId="070E244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Hueme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70 Huemer,G.M. 200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449182E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D5838C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C87081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34EB72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DD5D1C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8C1B01B" w14:textId="77777777" w:rsidTr="00951DD9">
        <w:tc>
          <w:tcPr>
            <w:tcW w:w="1435" w:type="dxa"/>
          </w:tcPr>
          <w:p w14:paraId="21C4F30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Ichimiy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9 Ichimiya,M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BAB9A8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153D7C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888CF1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37EA11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BF6DE7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8BEBBA7" w14:textId="77777777" w:rsidTr="00951DD9">
        <w:tc>
          <w:tcPr>
            <w:tcW w:w="1435" w:type="dxa"/>
          </w:tcPr>
          <w:p w14:paraId="198DE81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Jackso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8 Jackson,R.T. 199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40D332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9709B5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00329C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46759D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BEF5C9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BE472CE" w14:textId="77777777" w:rsidTr="00951DD9">
        <w:tc>
          <w:tcPr>
            <w:tcW w:w="1435" w:type="dxa"/>
          </w:tcPr>
          <w:p w14:paraId="4831F07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Jakob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7 Jakob,A. 2009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EE3471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02A53B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2DA1C3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47A806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A9C5E8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E0F09BB" w14:textId="77777777" w:rsidTr="00951DD9">
        <w:tc>
          <w:tcPr>
            <w:tcW w:w="1435" w:type="dxa"/>
          </w:tcPr>
          <w:p w14:paraId="3615476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Jh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6 Jha,P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960993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9E30E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69CFE3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FD1C3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D5702B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4E59AE73" w14:textId="77777777" w:rsidTr="00951DD9">
        <w:tc>
          <w:tcPr>
            <w:tcW w:w="1435" w:type="dxa"/>
          </w:tcPr>
          <w:p w14:paraId="01F5251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Jone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5 Jones,R.G. 201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49C111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24841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0914FB4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4F8D42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8EE705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0D470E86" w14:textId="77777777" w:rsidTr="00951DD9">
        <w:tc>
          <w:tcPr>
            <w:tcW w:w="1435" w:type="dxa"/>
          </w:tcPr>
          <w:p w14:paraId="6186459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ah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4 Kahn,S.A. 201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729C86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260" w:type="dxa"/>
          </w:tcPr>
          <w:p w14:paraId="18FA7AA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5C41158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7E42F0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7ED7FA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465B48C" w14:textId="77777777" w:rsidTr="00951DD9">
        <w:tc>
          <w:tcPr>
            <w:tcW w:w="1435" w:type="dxa"/>
          </w:tcPr>
          <w:p w14:paraId="7A04F0E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at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3 Kato,Y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A9A15E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445EAF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953251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5C217C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216166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F6CCC62" w14:textId="77777777" w:rsidTr="00951DD9">
        <w:tc>
          <w:tcPr>
            <w:tcW w:w="1435" w:type="dxa"/>
          </w:tcPr>
          <w:p w14:paraId="2CCC3DD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im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2 Kim,Y.J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26E53C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D90C2D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590CD1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F18AA4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049EF4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9B68F6C" w14:textId="77777777" w:rsidTr="00951DD9">
        <w:tc>
          <w:tcPr>
            <w:tcW w:w="1435" w:type="dxa"/>
          </w:tcPr>
          <w:p w14:paraId="4BE9ACC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Komatsu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1 Komatsu,M.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5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E96650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AAF68E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65772A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3D7491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51CB77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88FFD98" w14:textId="77777777" w:rsidTr="00951DD9">
        <w:tc>
          <w:tcPr>
            <w:tcW w:w="1435" w:type="dxa"/>
          </w:tcPr>
          <w:p w14:paraId="3BA8D12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Kopinsk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60 Kopinski,J.E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66C20A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D2E7B7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B427BC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093B0C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CF1853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737DDDC" w14:textId="77777777" w:rsidTr="00951DD9">
        <w:tc>
          <w:tcPr>
            <w:tcW w:w="1435" w:type="dxa"/>
          </w:tcPr>
          <w:p w14:paraId="7700AB0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Kuwahar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19 Kuwahara,M.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FADFA3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06505B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E983EE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1B2EBF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7812E06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1CD5DFF" w14:textId="77777777" w:rsidTr="00951DD9">
        <w:tc>
          <w:tcPr>
            <w:tcW w:w="1435" w:type="dxa"/>
          </w:tcPr>
          <w:p w14:paraId="0546FFF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Lyo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8 Lyon,P. 201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FD56AD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96F722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1379F0D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8186EC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C5F5F0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50180428" w14:textId="77777777" w:rsidTr="00951DD9">
        <w:tc>
          <w:tcPr>
            <w:tcW w:w="1435" w:type="dxa"/>
          </w:tcPr>
          <w:p w14:paraId="5E9BBA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acLenn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7 MacLennan,S.E. 200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73BA55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260" w:type="dxa"/>
          </w:tcPr>
          <w:p w14:paraId="6641A59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7F7A35D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E6F9A5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A801E5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8E9573B" w14:textId="77777777" w:rsidTr="00951DD9">
        <w:tc>
          <w:tcPr>
            <w:tcW w:w="1435" w:type="dxa"/>
          </w:tcPr>
          <w:p w14:paraId="4464609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ichel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9 Michel,M.D. 2013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9DAC74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91B54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896883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1F406E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9B8FDB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EC91E46" w14:textId="77777777" w:rsidTr="00951DD9">
        <w:tc>
          <w:tcPr>
            <w:tcW w:w="1435" w:type="dxa"/>
          </w:tcPr>
          <w:p w14:paraId="7AC4236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oritz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8 Moritz,G. 201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190519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896AF8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7D78A5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2E2A7A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2C45DA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6A5C122" w14:textId="77777777" w:rsidTr="00951DD9">
        <w:tc>
          <w:tcPr>
            <w:tcW w:w="1435" w:type="dxa"/>
          </w:tcPr>
          <w:p w14:paraId="549B28F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Morris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7 Morris,M.E. 2013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F7F54C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2E480A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3296F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7941A0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7B7863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B809D18" w14:textId="77777777" w:rsidTr="00951DD9">
        <w:tc>
          <w:tcPr>
            <w:tcW w:w="1435" w:type="dxa"/>
          </w:tcPr>
          <w:p w14:paraId="6FEEE93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la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6 Nolan,J. 200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B753E0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BD9F0D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12F9D8A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5F84E8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71E8D00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12BB6B2" w14:textId="77777777" w:rsidTr="00951DD9">
        <w:tc>
          <w:tcPr>
            <w:tcW w:w="1435" w:type="dxa"/>
          </w:tcPr>
          <w:p w14:paraId="6017566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te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5 Note,S. 201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A5A2EC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0C0F96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62BF8E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4FF8505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430049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055BBF4" w14:textId="77777777" w:rsidTr="00951DD9">
        <w:tc>
          <w:tcPr>
            <w:tcW w:w="1435" w:type="dxa"/>
          </w:tcPr>
          <w:p w14:paraId="450C8ED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Okamura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4 Okamura,I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DD0FFE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5F668C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791DAF8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2E3616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81B749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01B7BE6" w14:textId="77777777" w:rsidTr="00951DD9">
        <w:tc>
          <w:tcPr>
            <w:tcW w:w="1435" w:type="dxa"/>
          </w:tcPr>
          <w:p w14:paraId="74182EF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Ozme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3 Ozmen,V. 2005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ECFBEA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2D323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80" w:type="dxa"/>
          </w:tcPr>
          <w:p w14:paraId="5915371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DEEABC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841670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72293616" w14:textId="77777777" w:rsidTr="00951DD9">
        <w:tc>
          <w:tcPr>
            <w:tcW w:w="1435" w:type="dxa"/>
          </w:tcPr>
          <w:p w14:paraId="296CEB0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ino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2 Pino,P.A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281B93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5AB8A5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0E6DBC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38A7FF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35D022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792CC60" w14:textId="77777777" w:rsidTr="00951DD9">
        <w:tc>
          <w:tcPr>
            <w:tcW w:w="1435" w:type="dxa"/>
          </w:tcPr>
          <w:p w14:paraId="320CDD9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ollard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1 Pollard,R.L. 200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29E67A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1FABA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ACCA66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81899B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2CE836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D71A953" w14:textId="77777777" w:rsidTr="00951DD9">
        <w:tc>
          <w:tcPr>
            <w:tcW w:w="1435" w:type="dxa"/>
          </w:tcPr>
          <w:p w14:paraId="75B731D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edett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100 Redett,R.J. 200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FFF594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210A26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33235C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847267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7C9C26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6CB85A99" w14:textId="77777777" w:rsidTr="00951DD9">
        <w:tc>
          <w:tcPr>
            <w:tcW w:w="1435" w:type="dxa"/>
          </w:tcPr>
          <w:p w14:paraId="5C799D4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Rintala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6 Rintala,E. 200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4094B67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2428DA1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E4426B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278DD2F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6E3D03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1B854987" w14:textId="77777777" w:rsidTr="00951DD9">
        <w:tc>
          <w:tcPr>
            <w:tcW w:w="1435" w:type="dxa"/>
          </w:tcPr>
          <w:p w14:paraId="7778806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070CB">
              <w:rPr>
                <w:rFonts w:ascii="Times New Roman" w:hAnsi="Times New Roman" w:cs="Times New Roman"/>
                <w:sz w:val="16"/>
                <w:szCs w:val="16"/>
              </w:rPr>
              <w:t>Roughto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5 Roughton,M.C. 2011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4E249E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839169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123FD7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CBE8B1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4EA4C7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15E6D2BF" w14:textId="77777777" w:rsidTr="00951DD9">
        <w:tc>
          <w:tcPr>
            <w:tcW w:w="1435" w:type="dxa"/>
          </w:tcPr>
          <w:p w14:paraId="63628C0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Saracen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4 Saraceni,C. 2013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6A27CB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3296B38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A72D78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2C23A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705C098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54E07A2" w14:textId="77777777" w:rsidTr="00951DD9">
        <w:tc>
          <w:tcPr>
            <w:tcW w:w="1435" w:type="dxa"/>
          </w:tcPr>
          <w:p w14:paraId="532FAB3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3 Shah,S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6C9832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BB84A6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480B1AD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D11D0F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F8AA7A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744ABBC6" w14:textId="77777777" w:rsidTr="00951DD9">
        <w:tc>
          <w:tcPr>
            <w:tcW w:w="1435" w:type="dxa"/>
          </w:tcPr>
          <w:p w14:paraId="7D87AF8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hapir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2 Shapiro,L.T. 2009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96510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532205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F0FB84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91D02E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4905884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87E6ACB" w14:textId="77777777" w:rsidTr="00951DD9">
        <w:tc>
          <w:tcPr>
            <w:tcW w:w="1435" w:type="dxa"/>
          </w:tcPr>
          <w:p w14:paraId="721297E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inger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1 Singer,R.M. 1990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4E5A9E9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582AB5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00F43A6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471E07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0FBD9EB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23B682E8" w14:textId="77777777" w:rsidTr="00951DD9">
        <w:tc>
          <w:tcPr>
            <w:tcW w:w="1435" w:type="dxa"/>
          </w:tcPr>
          <w:p w14:paraId="24D3D88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mith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50 Smith,O.P. 199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8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E27A9E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2AE1FD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D077C8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3420F1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28496BB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7FE317F5" w14:textId="77777777" w:rsidTr="00951DD9">
        <w:tc>
          <w:tcPr>
            <w:tcW w:w="1435" w:type="dxa"/>
          </w:tcPr>
          <w:p w14:paraId="2BC8CAE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Srinivasan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9 Srinivasan,B. 2016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79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511E05B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7CD537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6B07888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1B0D281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62C6CE3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7E2DE79B" w14:textId="77777777" w:rsidTr="00951DD9">
        <w:trPr>
          <w:trHeight w:val="80"/>
        </w:trPr>
        <w:tc>
          <w:tcPr>
            <w:tcW w:w="1435" w:type="dxa"/>
          </w:tcPr>
          <w:p w14:paraId="461B00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Talwar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8 Talwar,A. 201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0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14EA2BC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769E676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5F0D84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73A5956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32623F9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55F3C215" w14:textId="77777777" w:rsidTr="00951DD9">
        <w:tc>
          <w:tcPr>
            <w:tcW w:w="1435" w:type="dxa"/>
          </w:tcPr>
          <w:p w14:paraId="421B132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Tanosak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7 Tanosaki,M. 201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1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23BAA41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A36204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1980614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6D2026A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057789F2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1CBE9382" w14:textId="77777777" w:rsidTr="00951DD9">
        <w:tc>
          <w:tcPr>
            <w:tcW w:w="1435" w:type="dxa"/>
          </w:tcPr>
          <w:p w14:paraId="0369902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Urushidate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6 Urushidate,S. 2012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2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3CCBB1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031D8F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735D486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CAEAA7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2832" w:type="dxa"/>
          </w:tcPr>
          <w:p w14:paraId="33CEB9E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1F96073" w14:textId="77777777" w:rsidTr="00951DD9">
        <w:tc>
          <w:tcPr>
            <w:tcW w:w="1435" w:type="dxa"/>
          </w:tcPr>
          <w:p w14:paraId="562DABB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Van De Yen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5 Yen,Van De 2004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5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122060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014E9710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F05E3B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5FFE492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39489E9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07183BE8" w14:textId="77777777" w:rsidTr="00951DD9">
        <w:tc>
          <w:tcPr>
            <w:tcW w:w="1435" w:type="dxa"/>
          </w:tcPr>
          <w:p w14:paraId="46F5E1D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Van D</w:t>
            </w:r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er Horst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4 van,der Horst 196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3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61E5A23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418CD8C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5365C22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1D64D47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55F60F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  <w:tr w:rsidR="000002E1" w14:paraId="63CE645B" w14:textId="77777777" w:rsidTr="00951DD9">
        <w:tc>
          <w:tcPr>
            <w:tcW w:w="1435" w:type="dxa"/>
          </w:tcPr>
          <w:p w14:paraId="47BED8AC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B5E99">
              <w:rPr>
                <w:rFonts w:ascii="Times New Roman" w:hAnsi="Times New Roman" w:cs="Times New Roman"/>
                <w:sz w:val="16"/>
                <w:szCs w:val="16"/>
              </w:rPr>
              <w:t>Yamagishi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3 Yamagishi,T. 2018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4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7F8B0A7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141D31C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F0A675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D2B779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5797561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4F9AD357" w14:textId="77777777" w:rsidTr="00951DD9">
        <w:tc>
          <w:tcPr>
            <w:tcW w:w="1435" w:type="dxa"/>
          </w:tcPr>
          <w:p w14:paraId="7FECD324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oshimoto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2 Yoshimoto,K. 2013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6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3B6D1559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62D8C82E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3184662D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3F50A18B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13521921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</w:tr>
      <w:tr w:rsidR="000002E1" w14:paraId="3EC0B127" w14:textId="77777777" w:rsidTr="00951DD9">
        <w:tc>
          <w:tcPr>
            <w:tcW w:w="1435" w:type="dxa"/>
          </w:tcPr>
          <w:p w14:paraId="01AA8DF8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Zerbib</w:t>
            </w:r>
            <w:proofErr w:type="spellEnd"/>
            <w:r>
              <w:rPr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sz w:val="16"/>
                <w:szCs w:val="16"/>
              </w:rPr>
              <w:instrText>ADDIN RW.CITE{{18041 Zerbib,P. 2007}}</w:instrText>
            </w:r>
            <w:r>
              <w:rPr>
                <w:sz w:val="16"/>
                <w:szCs w:val="16"/>
              </w:rPr>
              <w:fldChar w:fldCharType="separate"/>
            </w:r>
            <w:r w:rsidRPr="002F641A">
              <w:rPr>
                <w:rFonts w:ascii="Times New Roman" w:eastAsia="Times New Roman" w:hAnsi="Times New Roman" w:cs="Times New Roman"/>
                <w:sz w:val="16"/>
              </w:rPr>
              <w:t xml:space="preserve"> (87)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023" w:type="dxa"/>
          </w:tcPr>
          <w:p w14:paraId="07152303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260" w:type="dxa"/>
          </w:tcPr>
          <w:p w14:paraId="50ECDB3F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80" w:type="dxa"/>
          </w:tcPr>
          <w:p w14:paraId="29A3D05A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440" w:type="dxa"/>
          </w:tcPr>
          <w:p w14:paraId="0C7CDA66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2832" w:type="dxa"/>
          </w:tcPr>
          <w:p w14:paraId="2CD33C65" w14:textId="77777777" w:rsidR="000002E1" w:rsidRPr="002100E3" w:rsidRDefault="000002E1" w:rsidP="00951DD9">
            <w:pPr>
              <w:tabs>
                <w:tab w:val="left" w:pos="8566"/>
              </w:tabs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</w:tr>
    </w:tbl>
    <w:p w14:paraId="0159036F" w14:textId="77777777" w:rsidR="000002E1" w:rsidRDefault="000002E1" w:rsidP="000002E1">
      <w:pPr>
        <w:tabs>
          <w:tab w:val="left" w:pos="8566"/>
        </w:tabs>
      </w:pPr>
    </w:p>
    <w:p w14:paraId="4EE559C5" w14:textId="77777777" w:rsidR="000002E1" w:rsidRDefault="000002E1" w:rsidP="000002E1">
      <w:pPr>
        <w:tabs>
          <w:tab w:val="left" w:pos="8566"/>
        </w:tabs>
      </w:pPr>
    </w:p>
    <w:p w14:paraId="4FB1A6FE" w14:textId="77777777" w:rsidR="000002E1" w:rsidRDefault="000002E1" w:rsidP="000002E1">
      <w:pPr>
        <w:tabs>
          <w:tab w:val="left" w:pos="8566"/>
        </w:tabs>
      </w:pPr>
    </w:p>
    <w:p w14:paraId="6D604E10" w14:textId="77777777" w:rsidR="000002E1" w:rsidRDefault="000002E1" w:rsidP="000002E1">
      <w:pPr>
        <w:tabs>
          <w:tab w:val="left" w:pos="8566"/>
        </w:tabs>
      </w:pPr>
    </w:p>
    <w:p w14:paraId="229FBC51" w14:textId="77777777" w:rsidR="000002E1" w:rsidRDefault="000002E1" w:rsidP="000002E1">
      <w:pPr>
        <w:tabs>
          <w:tab w:val="left" w:pos="8566"/>
        </w:tabs>
      </w:pPr>
    </w:p>
    <w:p w14:paraId="650836AE" w14:textId="77777777" w:rsidR="000002E1" w:rsidRDefault="000002E1" w:rsidP="000002E1">
      <w:pPr>
        <w:tabs>
          <w:tab w:val="left" w:pos="8566"/>
        </w:tabs>
      </w:pPr>
    </w:p>
    <w:p w14:paraId="0726A774" w14:textId="77777777" w:rsidR="000002E1" w:rsidRDefault="000002E1" w:rsidP="000002E1">
      <w:pPr>
        <w:tabs>
          <w:tab w:val="left" w:pos="8566"/>
        </w:tabs>
      </w:pPr>
    </w:p>
    <w:p w14:paraId="70F2B261" w14:textId="77777777" w:rsidR="000002E1" w:rsidRDefault="000002E1" w:rsidP="000002E1">
      <w:pPr>
        <w:tabs>
          <w:tab w:val="left" w:pos="8566"/>
        </w:tabs>
      </w:pPr>
    </w:p>
    <w:p w14:paraId="29B217A5" w14:textId="77777777" w:rsidR="000002E1" w:rsidRDefault="000002E1" w:rsidP="000002E1">
      <w:pPr>
        <w:tabs>
          <w:tab w:val="left" w:pos="8566"/>
        </w:tabs>
      </w:pPr>
    </w:p>
    <w:p w14:paraId="3041D7B4" w14:textId="77777777" w:rsidR="000002E1" w:rsidRDefault="000002E1" w:rsidP="000002E1">
      <w:pPr>
        <w:tabs>
          <w:tab w:val="left" w:pos="8566"/>
        </w:tabs>
      </w:pPr>
    </w:p>
    <w:p w14:paraId="68FCE829" w14:textId="77777777" w:rsidR="000002E1" w:rsidRDefault="000002E1" w:rsidP="000002E1">
      <w:pPr>
        <w:tabs>
          <w:tab w:val="left" w:pos="8566"/>
        </w:tabs>
      </w:pPr>
    </w:p>
    <w:p w14:paraId="49634995" w14:textId="77777777" w:rsidR="000002E1" w:rsidRDefault="000002E1" w:rsidP="000002E1">
      <w:pPr>
        <w:tabs>
          <w:tab w:val="left" w:pos="8566"/>
        </w:tabs>
      </w:pPr>
    </w:p>
    <w:p w14:paraId="010AA70F" w14:textId="77777777" w:rsidR="000002E1" w:rsidRDefault="000002E1" w:rsidP="000002E1">
      <w:pPr>
        <w:tabs>
          <w:tab w:val="left" w:pos="8566"/>
        </w:tabs>
      </w:pPr>
    </w:p>
    <w:p w14:paraId="10B79A55" w14:textId="77777777" w:rsidR="000002E1" w:rsidRDefault="000002E1" w:rsidP="000002E1">
      <w:pPr>
        <w:tabs>
          <w:tab w:val="left" w:pos="8566"/>
        </w:tabs>
      </w:pPr>
    </w:p>
    <w:p w14:paraId="6EA864FA" w14:textId="77777777" w:rsidR="000002E1" w:rsidRDefault="000002E1" w:rsidP="000002E1">
      <w:pPr>
        <w:tabs>
          <w:tab w:val="left" w:pos="8566"/>
        </w:tabs>
      </w:pPr>
    </w:p>
    <w:p w14:paraId="4D36B5B4" w14:textId="77777777" w:rsidR="000002E1" w:rsidRDefault="000002E1" w:rsidP="000002E1">
      <w:pPr>
        <w:tabs>
          <w:tab w:val="left" w:pos="8566"/>
        </w:tabs>
      </w:pPr>
    </w:p>
    <w:p w14:paraId="46E5ABC2" w14:textId="77777777" w:rsidR="000002E1" w:rsidRDefault="000002E1" w:rsidP="000002E1">
      <w:pPr>
        <w:tabs>
          <w:tab w:val="left" w:pos="8566"/>
        </w:tabs>
      </w:pPr>
    </w:p>
    <w:p w14:paraId="73FB047F" w14:textId="77777777" w:rsidR="000002E1" w:rsidRDefault="000002E1" w:rsidP="000002E1">
      <w:pPr>
        <w:tabs>
          <w:tab w:val="left" w:pos="8566"/>
        </w:tabs>
      </w:pPr>
    </w:p>
    <w:p w14:paraId="7FE85FDD" w14:textId="77777777" w:rsidR="000002E1" w:rsidRDefault="000002E1" w:rsidP="000002E1">
      <w:pPr>
        <w:tabs>
          <w:tab w:val="left" w:pos="8566"/>
        </w:tabs>
      </w:pPr>
    </w:p>
    <w:p w14:paraId="5B470D4F" w14:textId="77777777" w:rsidR="002156DD" w:rsidRPr="000002E1" w:rsidRDefault="002156DD" w:rsidP="000002E1"/>
    <w:sectPr w:rsidR="002156DD" w:rsidRPr="000002E1" w:rsidSect="00C64EA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64EA1"/>
    <w:rsid w:val="000002E1"/>
    <w:rsid w:val="000B7DEA"/>
    <w:rsid w:val="002156DD"/>
    <w:rsid w:val="00322B0B"/>
    <w:rsid w:val="00350311"/>
    <w:rsid w:val="00841911"/>
    <w:rsid w:val="00856CE8"/>
    <w:rsid w:val="008D3985"/>
    <w:rsid w:val="008F23B5"/>
    <w:rsid w:val="00C64EA1"/>
    <w:rsid w:val="00E460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37B582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4EA1"/>
    <w:rPr>
      <w:vertAlign w:val="baseli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64EA1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vertAlign w:val="superscript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4EA1"/>
    <w:rPr>
      <w:vertAlign w:val="baseli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64EA1"/>
    <w:rPr>
      <w:rFonts w:asciiTheme="minorHAnsi" w:eastAsiaTheme="minorHAnsi" w:hAnsiTheme="minorHAnsi" w:cstheme="minorBidi"/>
      <w:sz w:val="22"/>
      <w:szCs w:val="22"/>
      <w:vertAlign w:val="baseli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EB54984-BF80-234A-9A6C-45C4247A15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61</Words>
  <Characters>5481</Characters>
  <Application>Microsoft Macintosh Word</Application>
  <DocSecurity>0</DocSecurity>
  <Lines>45</Lines>
  <Paragraphs>12</Paragraphs>
  <ScaleCrop>false</ScaleCrop>
  <Company/>
  <LinksUpToDate>false</LinksUpToDate>
  <CharactersWithSpaces>64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Klifto</dc:creator>
  <cp:keywords/>
  <dc:description/>
  <cp:lastModifiedBy>Kevin Klifto</cp:lastModifiedBy>
  <cp:revision>4</cp:revision>
  <dcterms:created xsi:type="dcterms:W3CDTF">2019-06-24T13:40:00Z</dcterms:created>
  <dcterms:modified xsi:type="dcterms:W3CDTF">2019-06-26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59647</vt:lpwstr>
  </property>
  <property fmtid="{D5CDD505-2E9C-101B-9397-08002B2CF9AE}" pid="3" name="WnCSubscriberId">
    <vt:lpwstr>2426</vt:lpwstr>
  </property>
  <property fmtid="{D5CDD505-2E9C-101B-9397-08002B2CF9AE}" pid="4" name="WnCOutputStyleId">
    <vt:lpwstr>165</vt:lpwstr>
  </property>
  <property fmtid="{D5CDD505-2E9C-101B-9397-08002B2CF9AE}" pid="5" name="RWProductId">
    <vt:lpwstr>WnC</vt:lpwstr>
  </property>
  <property fmtid="{D5CDD505-2E9C-101B-9397-08002B2CF9AE}" pid="6" name="WnCUser">
    <vt:lpwstr>JH_922FB1_2426</vt:lpwstr>
  </property>
  <property fmtid="{D5CDD505-2E9C-101B-9397-08002B2CF9AE}" pid="7" name="WnC4Folder">
    <vt:lpwstr>Documents///Supplemental Table 3(2)</vt:lpwstr>
  </property>
</Properties>
</file>